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BD3C6" w14:textId="77777777" w:rsidR="00B1645B" w:rsidRDefault="00A27085" w:rsidP="00B42030">
      <w:pPr>
        <w:pStyle w:val="Title"/>
      </w:pPr>
      <w:r>
        <w:t xml:space="preserve">Skyline </w:t>
      </w:r>
      <w:r w:rsidR="00006F5A">
        <w:t>Parallel Reaction Monitoring</w:t>
      </w:r>
    </w:p>
    <w:p w14:paraId="41783D41" w14:textId="67DB4F0F"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r w:rsidR="009A1065">
        <w:t>high- and low-resolution</w:t>
      </w:r>
      <w:r>
        <w:t xml:space="preserve">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529959AA" w14:textId="77777777" w:rsidR="008F3CE1" w:rsidRDefault="00556600" w:rsidP="008F3CE1">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7648ECE6" w14:textId="5EE4ED72" w:rsidR="008F3CE1" w:rsidRDefault="00F330B4" w:rsidP="0093344F">
      <w:pPr>
        <w:jc w:val="center"/>
      </w:pPr>
      <w:r>
        <w:t xml:space="preserve">Time-intensity chromatograms are extracted by Skyline from the </w:t>
      </w:r>
      <w:r w:rsidR="00006F5A">
        <w:t>full spectra</w:t>
      </w:r>
      <w:r w:rsidR="00FF0725">
        <w:t xml:space="preserve"> acquired in this manner</w:t>
      </w:r>
      <w:r w:rsidR="00006F5A">
        <w:t>.</w:t>
      </w:r>
    </w:p>
    <w:p w14:paraId="56AFC3AB" w14:textId="77777777" w:rsidR="008F3CE1" w:rsidRDefault="008F3CE1" w:rsidP="008F3CE1">
      <w:pPr>
        <w:jc w:val="center"/>
      </w:pPr>
      <w:r w:rsidRPr="008F3CE1">
        <w:rPr>
          <w:noProof/>
        </w:rPr>
        <w:lastRenderedPageBreak/>
        <w:drawing>
          <wp:inline distT="0" distB="0" distL="0" distR="0" wp14:anchorId="5E0E3E61" wp14:editId="27F66468">
            <wp:extent cx="4534533" cy="3305636"/>
            <wp:effectExtent l="0" t="0" r="0" b="9525"/>
            <wp:docPr id="6187951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95165" name="Picture 1" descr="A graph of a function&#10;&#10;Description automatically generated with medium confidence"/>
                    <pic:cNvPicPr/>
                  </pic:nvPicPr>
                  <pic:blipFill>
                    <a:blip r:embed="rId10"/>
                    <a:stretch>
                      <a:fillRect/>
                    </a:stretch>
                  </pic:blipFill>
                  <pic:spPr>
                    <a:xfrm>
                      <a:off x="0" y="0"/>
                      <a:ext cx="4534533" cy="3305636"/>
                    </a:xfrm>
                    <a:prstGeom prst="rect">
                      <a:avLst/>
                    </a:prstGeom>
                  </pic:spPr>
                </pic:pic>
              </a:graphicData>
            </a:graphic>
          </wp:inline>
        </w:drawing>
      </w:r>
    </w:p>
    <w:p w14:paraId="7D8853EB" w14:textId="24045EA6" w:rsidR="009B15D3" w:rsidRDefault="009B15D3" w:rsidP="008F3CE1">
      <w:r>
        <w:t>The resulting chromatograms provide quantitative data similar to the SRM data from triple quadrupole experiments, in the now familiar Skyline user interface.</w:t>
      </w:r>
    </w:p>
    <w:p w14:paraId="72086AB6" w14:textId="570D4038" w:rsidR="00556600" w:rsidRDefault="008F3CE1" w:rsidP="00556600">
      <w:pPr>
        <w:jc w:val="center"/>
      </w:pPr>
      <w:r w:rsidRPr="008F3CE1">
        <w:rPr>
          <w:noProof/>
        </w:rPr>
        <w:drawing>
          <wp:inline distT="0" distB="0" distL="0" distR="0" wp14:anchorId="6575B108" wp14:editId="2A44A530">
            <wp:extent cx="4525006" cy="3153215"/>
            <wp:effectExtent l="0" t="0" r="9525" b="9525"/>
            <wp:docPr id="179728314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83149" name="Picture 1" descr="A graph of a line graph&#10;&#10;Description automatically generated with medium confidence"/>
                    <pic:cNvPicPr/>
                  </pic:nvPicPr>
                  <pic:blipFill>
                    <a:blip r:embed="rId11"/>
                    <a:stretch>
                      <a:fillRect/>
                    </a:stretch>
                  </pic:blipFill>
                  <pic:spPr>
                    <a:xfrm>
                      <a:off x="0" y="0"/>
                      <a:ext cx="4525006" cy="3153215"/>
                    </a:xfrm>
                    <a:prstGeom prst="rect">
                      <a:avLst/>
                    </a:prstGeom>
                  </pic:spPr>
                </pic:pic>
              </a:graphicData>
            </a:graphic>
          </wp:inline>
        </w:drawing>
      </w:r>
      <w:r w:rsidRPr="008F3CE1">
        <w:t xml:space="preserve"> </w:t>
      </w:r>
    </w:p>
    <w:p w14:paraId="47F2AA33" w14:textId="17B06C4D"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w:t>
      </w:r>
      <w:r w:rsidR="009A1065">
        <w:t>high-resolution</w:t>
      </w:r>
      <w:r w:rsidR="00B7001B">
        <w:t xml:space="preserve"> Agilent Q-TOF</w:t>
      </w:r>
      <w:r w:rsidR="00260A29">
        <w:t>.</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427A4D0D" w:rsidR="00894BB2" w:rsidRDefault="004B4BA2" w:rsidP="008C1D13">
      <w:hyperlink r:id="rId12" w:history="1">
        <w:r w:rsidR="009A1065" w:rsidRPr="00AF207F">
          <w:rPr>
            <w:rStyle w:val="Hyperlink"/>
          </w:rPr>
          <w:t>https://skyline.ms/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To configure the current document for analysis of the Thermo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44F2310D"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B222BE">
        <w:t>PRM</w:t>
      </w:r>
      <w:r w:rsidR="00091792">
        <w:t>’</w:t>
      </w:r>
      <w:r>
        <w:t>.</w:t>
      </w:r>
    </w:p>
    <w:p w14:paraId="71923F85" w14:textId="77777777" w:rsidR="00597EC1" w:rsidRDefault="00597EC1" w:rsidP="001A04FD">
      <w:pPr>
        <w:keepNext/>
      </w:pPr>
      <w:r>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t xml:space="preserve">The </w:t>
      </w:r>
      <w:r>
        <w:rPr>
          <w:b/>
        </w:rPr>
        <w:t xml:space="preserve">Library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t>Hover the mouse cursor over the first precursor ‘582.3190++’, and click the drop-arrow to the right of the label.</w:t>
      </w:r>
    </w:p>
    <w:p w14:paraId="2FAC67FF" w14:textId="77777777" w:rsidR="008957D6" w:rsidRDefault="008957D6" w:rsidP="008957D6">
      <w:pPr>
        <w:pStyle w:val="ListParagraph"/>
        <w:numPr>
          <w:ilvl w:val="0"/>
          <w:numId w:val="20"/>
        </w:numPr>
      </w:pPr>
      <w:r>
        <w:t>Check the precursor transition at the top of the pop-up pick-list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r>
        <w:t>Peptides.Precursors.Modified</w:t>
      </w:r>
      <w:r w:rsidR="00504C09">
        <w:t xml:space="preserve"> </w:t>
      </w:r>
      <w:r>
        <w:t>Sequence</w:t>
      </w:r>
    </w:p>
    <w:p w14:paraId="1588EBD9" w14:textId="77777777" w:rsidR="00F11930" w:rsidRDefault="00F11930" w:rsidP="00F11930">
      <w:pPr>
        <w:pStyle w:val="ListParagraph"/>
        <w:numPr>
          <w:ilvl w:val="1"/>
          <w:numId w:val="22"/>
        </w:numPr>
      </w:pPr>
      <w:r>
        <w:t>Peptides.Precursors.Charge</w:t>
      </w:r>
    </w:p>
    <w:p w14:paraId="40CCA9BE" w14:textId="77777777" w:rsidR="00F11930" w:rsidRDefault="00F11930" w:rsidP="00F11930">
      <w:pPr>
        <w:pStyle w:val="ListParagraph"/>
        <w:numPr>
          <w:ilvl w:val="1"/>
          <w:numId w:val="22"/>
        </w:numPr>
      </w:pPr>
      <w:r>
        <w:t>Peptides.Precursors.Mz</w:t>
      </w:r>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2D85821" w14:textId="77777777" w:rsidR="00F11930" w:rsidRDefault="00F11930" w:rsidP="005B5C08">
      <w:pPr>
        <w:keepNext/>
      </w:pPr>
      <w:r>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t>Skyline presents a wizard form that looks like</w:t>
      </w:r>
      <w:r w:rsidR="001B64F9">
        <w:t xml:space="preserve"> this</w:t>
      </w:r>
      <w:r>
        <w:t>:</w:t>
      </w:r>
    </w:p>
    <w:p w14:paraId="1D615D7B" w14:textId="5E0C404B" w:rsidR="006A5041" w:rsidRDefault="004661F2" w:rsidP="006A5041">
      <w:r>
        <w:rPr>
          <w:noProof/>
        </w:rPr>
        <w:drawing>
          <wp:inline distT="0" distB="0" distL="0" distR="0" wp14:anchorId="170B6579" wp14:editId="40C35D24">
            <wp:extent cx="4572000" cy="5250779"/>
            <wp:effectExtent l="0" t="0" r="0" b="762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4"/>
                    <a:stretch>
                      <a:fillRect/>
                    </a:stretch>
                  </pic:blipFill>
                  <pic:spPr>
                    <a:xfrm>
                      <a:off x="0" y="0"/>
                      <a:ext cx="4572000" cy="5250779"/>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Hold the Ctrl key and click on the two files in this folder ending in .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t>The form should now look like</w:t>
      </w:r>
      <w:r w:rsidR="001B64F9">
        <w:t xml:space="preserve"> this</w:t>
      </w:r>
      <w:r>
        <w:t>:</w:t>
      </w:r>
    </w:p>
    <w:p w14:paraId="6315A19E" w14:textId="2F475936" w:rsidR="006255DC" w:rsidRDefault="004661F2" w:rsidP="006255DC">
      <w:r>
        <w:rPr>
          <w:noProof/>
        </w:rPr>
        <w:drawing>
          <wp:inline distT="0" distB="0" distL="0" distR="0" wp14:anchorId="5F3647F4" wp14:editId="0DAC095D">
            <wp:extent cx="4572000" cy="5250779"/>
            <wp:effectExtent l="0" t="0" r="0" b="762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a:stretch>
                      <a:fillRect/>
                    </a:stretch>
                  </pic:blipFill>
                  <pic:spPr>
                    <a:xfrm>
                      <a:off x="0" y="0"/>
                      <a:ext cx="4572000" cy="5250779"/>
                    </a:xfrm>
                    <a:prstGeom prst="rect">
                      <a:avLst/>
                    </a:prstGeom>
                  </pic:spPr>
                </pic:pic>
              </a:graphicData>
            </a:graphic>
          </wp:inline>
        </w:drawing>
      </w:r>
    </w:p>
    <w:p w14:paraId="39E780B2" w14:textId="07AB149A" w:rsidR="00B5668A" w:rsidRDefault="00B5668A" w:rsidP="006255DC">
      <w:pPr>
        <w:pStyle w:val="ListParagraph"/>
        <w:numPr>
          <w:ilvl w:val="0"/>
          <w:numId w:val="37"/>
        </w:numPr>
      </w:pPr>
      <w:r>
        <w:t xml:space="preserve">In one of the </w:t>
      </w:r>
      <w:r>
        <w:rPr>
          <w:b/>
          <w:bCs/>
        </w:rPr>
        <w:t>Score Threshold</w:t>
      </w:r>
      <w:r>
        <w:t xml:space="preserve"> field, enter ‘0.01’. Both score thresholds will change because they have the same score type.</w:t>
      </w:r>
    </w:p>
    <w:p w14:paraId="4FE623A2" w14:textId="5BB7EC0C"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3A5139F5" w14:textId="77777777" w:rsidR="006255DC" w:rsidRDefault="006255DC" w:rsidP="001B64F9">
      <w:pPr>
        <w:keepNext/>
      </w:pPr>
      <w:r>
        <w:t>The wizard form should now look like the following, showing you the files Skyline will use for chromatogram extraction:</w:t>
      </w:r>
    </w:p>
    <w:p w14:paraId="59293DC0" w14:textId="443834D6" w:rsidR="006255DC" w:rsidRDefault="004661F2" w:rsidP="006255DC">
      <w:r>
        <w:rPr>
          <w:noProof/>
        </w:rPr>
        <w:drawing>
          <wp:inline distT="0" distB="0" distL="0" distR="0" wp14:anchorId="3B4FD08E" wp14:editId="255DBFDF">
            <wp:extent cx="4572000" cy="4088273"/>
            <wp:effectExtent l="0" t="0" r="0" b="7620"/>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26"/>
                    <a:stretch>
                      <a:fillRect/>
                    </a:stretch>
                  </pic:blipFill>
                  <pic:spPr>
                    <a:xfrm>
                      <a:off x="0" y="0"/>
                      <a:ext cx="4572000" cy="4088273"/>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8"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And yet, the search was performed with unspecified cleavage on a FASTA file containing the three expected proteins followed by the entire Uniprot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And, sinc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128D522C"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2580E9AD" w:rsidR="00C75DEC" w:rsidRDefault="00C75DEC" w:rsidP="00435499">
      <w:r>
        <w:t>R.</w:t>
      </w:r>
      <w:r>
        <w:rPr>
          <w:color w:val="000000"/>
        </w:rPr>
        <w:t>IKNLQ</w:t>
      </w:r>
      <w:r>
        <w:rPr>
          <w:b/>
          <w:bCs/>
          <w:color w:val="000000"/>
          <w:u w:val="single"/>
        </w:rPr>
        <w:t>S</w:t>
      </w:r>
      <w:r>
        <w:rPr>
          <w:color w:val="000000"/>
        </w:rPr>
        <w:t>LDPSH</w:t>
      </w:r>
      <w:r w:rsidR="009235C0">
        <w:t>.- [80, 90</w:t>
      </w:r>
      <w:r w:rsidR="00435499">
        <w:t>]</w:t>
      </w:r>
    </w:p>
    <w:p w14:paraId="5EB12F97" w14:textId="77777777" w:rsidR="00435499"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p>
    <w:p w14:paraId="2A931066" w14:textId="66E8EEFF" w:rsidR="00435499" w:rsidRDefault="00435499" w:rsidP="00E3701A">
      <w:pPr>
        <w:keepNext/>
      </w:pPr>
      <w:r>
        <w:t>K.HLVDEPQNLIK.Q [401, 411]</w:t>
      </w:r>
    </w:p>
    <w:p w14:paraId="10015F2B" w14:textId="2A0A0D69" w:rsidR="00D8515E" w:rsidRDefault="00C75DEC" w:rsidP="000D4180">
      <w:r w:rsidRPr="00C75DEC">
        <w:t xml:space="preserve"> </w:t>
      </w:r>
      <w:r w:rsidR="00CE26C6"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BSA_Agilent.sky’ file in the ‘TOF’ subfolder of the tutorial folder you created.</w:t>
      </w:r>
    </w:p>
    <w:p w14:paraId="0DCEF3CC" w14:textId="77777777" w:rsidR="00F0159F" w:rsidRDefault="00F0159F" w:rsidP="00F0159F">
      <w:pPr>
        <w:pStyle w:val="Heading1"/>
      </w:pPr>
      <w:r>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If you actually tried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t>For MS/MS filtering:</w:t>
      </w:r>
    </w:p>
    <w:p w14:paraId="7353D244" w14:textId="16133019"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B222BE">
        <w:t>PRM</w:t>
      </w:r>
      <w:r w:rsidR="00091792">
        <w:t>’</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323552A9" w14:textId="77777777" w:rsidR="00FE2CF3" w:rsidRDefault="003D227B" w:rsidP="001F7DCD">
      <w:r>
        <w:rPr>
          <w:noProof/>
        </w:rPr>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0).  All of the peaks have very similar retention times, making it unlikely that this is due to Skyline picking the wrong peak in the 100 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intensity issue with the 50 amol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466BD0B8" w14:textId="77777777" w:rsidR="00D71B73" w:rsidRDefault="00D71B73" w:rsidP="0034004F">
      <w:r>
        <w:t>One more thing worth checking is whether the samples were actually measured in the order indicated by the numeric prefix (1, 2, 3 … 6).  To achieve this, do the following:</w:t>
      </w:r>
    </w:p>
    <w:p w14:paraId="313309F2" w14:textId="77777777"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r>
        <w:t>K.LVNELTEFAK.T (500 fmol)</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1DF9C1" w14:textId="77777777" w:rsidR="00F322A8" w:rsidRDefault="00F322A8" w:rsidP="00F726CD">
      <w:pPr>
        <w:spacing w:after="0" w:line="240" w:lineRule="auto"/>
      </w:pPr>
      <w:r>
        <w:separator/>
      </w:r>
    </w:p>
  </w:endnote>
  <w:endnote w:type="continuationSeparator" w:id="0">
    <w:p w14:paraId="0F59FF59" w14:textId="77777777" w:rsidR="00F322A8" w:rsidRDefault="00F322A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9F7F51" w14:textId="77777777" w:rsidR="00F322A8" w:rsidRDefault="00F322A8" w:rsidP="00F726CD">
      <w:pPr>
        <w:spacing w:after="0" w:line="240" w:lineRule="auto"/>
      </w:pPr>
      <w:r>
        <w:separator/>
      </w:r>
    </w:p>
  </w:footnote>
  <w:footnote w:type="continuationSeparator" w:id="0">
    <w:p w14:paraId="7788A471" w14:textId="77777777" w:rsidR="00F322A8" w:rsidRDefault="00F322A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9163222">
    <w:abstractNumId w:val="19"/>
  </w:num>
  <w:num w:numId="2" w16cid:durableId="1952737855">
    <w:abstractNumId w:val="14"/>
  </w:num>
  <w:num w:numId="3" w16cid:durableId="682559683">
    <w:abstractNumId w:val="31"/>
  </w:num>
  <w:num w:numId="4" w16cid:durableId="1562210168">
    <w:abstractNumId w:val="25"/>
  </w:num>
  <w:num w:numId="5" w16cid:durableId="1993098556">
    <w:abstractNumId w:val="9"/>
  </w:num>
  <w:num w:numId="6" w16cid:durableId="739059248">
    <w:abstractNumId w:val="32"/>
  </w:num>
  <w:num w:numId="7" w16cid:durableId="341326494">
    <w:abstractNumId w:val="40"/>
  </w:num>
  <w:num w:numId="8" w16cid:durableId="1932466507">
    <w:abstractNumId w:val="1"/>
  </w:num>
  <w:num w:numId="9" w16cid:durableId="1180968283">
    <w:abstractNumId w:val="21"/>
  </w:num>
  <w:num w:numId="10" w16cid:durableId="491028249">
    <w:abstractNumId w:val="16"/>
  </w:num>
  <w:num w:numId="11" w16cid:durableId="1776631200">
    <w:abstractNumId w:val="38"/>
  </w:num>
  <w:num w:numId="12" w16cid:durableId="661544840">
    <w:abstractNumId w:val="35"/>
  </w:num>
  <w:num w:numId="13" w16cid:durableId="461385067">
    <w:abstractNumId w:val="2"/>
  </w:num>
  <w:num w:numId="14" w16cid:durableId="838620214">
    <w:abstractNumId w:val="37"/>
  </w:num>
  <w:num w:numId="15" w16cid:durableId="2078282424">
    <w:abstractNumId w:val="5"/>
  </w:num>
  <w:num w:numId="16" w16cid:durableId="1031959956">
    <w:abstractNumId w:val="18"/>
  </w:num>
  <w:num w:numId="17" w16cid:durableId="1439715942">
    <w:abstractNumId w:val="10"/>
  </w:num>
  <w:num w:numId="18" w16cid:durableId="547449850">
    <w:abstractNumId w:val="26"/>
  </w:num>
  <w:num w:numId="19" w16cid:durableId="1057702597">
    <w:abstractNumId w:val="29"/>
  </w:num>
  <w:num w:numId="20" w16cid:durableId="243036128">
    <w:abstractNumId w:val="34"/>
  </w:num>
  <w:num w:numId="21" w16cid:durableId="551886253">
    <w:abstractNumId w:val="17"/>
  </w:num>
  <w:num w:numId="22" w16cid:durableId="1004822111">
    <w:abstractNumId w:val="30"/>
  </w:num>
  <w:num w:numId="23" w16cid:durableId="1553998164">
    <w:abstractNumId w:val="23"/>
  </w:num>
  <w:num w:numId="24" w16cid:durableId="979843008">
    <w:abstractNumId w:val="27"/>
  </w:num>
  <w:num w:numId="25" w16cid:durableId="1839686975">
    <w:abstractNumId w:val="8"/>
  </w:num>
  <w:num w:numId="26" w16cid:durableId="910697517">
    <w:abstractNumId w:val="0"/>
  </w:num>
  <w:num w:numId="27" w16cid:durableId="1746757348">
    <w:abstractNumId w:val="4"/>
  </w:num>
  <w:num w:numId="28" w16cid:durableId="1288849966">
    <w:abstractNumId w:val="22"/>
  </w:num>
  <w:num w:numId="29" w16cid:durableId="1680889080">
    <w:abstractNumId w:val="44"/>
  </w:num>
  <w:num w:numId="30" w16cid:durableId="131870824">
    <w:abstractNumId w:val="39"/>
  </w:num>
  <w:num w:numId="31" w16cid:durableId="701906035">
    <w:abstractNumId w:val="42"/>
  </w:num>
  <w:num w:numId="32" w16cid:durableId="1969579452">
    <w:abstractNumId w:val="36"/>
  </w:num>
  <w:num w:numId="33" w16cid:durableId="710420785">
    <w:abstractNumId w:val="41"/>
  </w:num>
  <w:num w:numId="34" w16cid:durableId="2130782099">
    <w:abstractNumId w:val="24"/>
  </w:num>
  <w:num w:numId="35" w16cid:durableId="1670324603">
    <w:abstractNumId w:val="15"/>
  </w:num>
  <w:num w:numId="36" w16cid:durableId="2004619368">
    <w:abstractNumId w:val="28"/>
  </w:num>
  <w:num w:numId="37" w16cid:durableId="618613277">
    <w:abstractNumId w:val="12"/>
  </w:num>
  <w:num w:numId="38" w16cid:durableId="264770388">
    <w:abstractNumId w:val="33"/>
  </w:num>
  <w:num w:numId="39" w16cid:durableId="1831167831">
    <w:abstractNumId w:val="3"/>
  </w:num>
  <w:num w:numId="40" w16cid:durableId="1826704156">
    <w:abstractNumId w:val="20"/>
  </w:num>
  <w:num w:numId="41" w16cid:durableId="1855457063">
    <w:abstractNumId w:val="13"/>
  </w:num>
  <w:num w:numId="42" w16cid:durableId="506945537">
    <w:abstractNumId w:val="6"/>
  </w:num>
  <w:num w:numId="43" w16cid:durableId="1288469357">
    <w:abstractNumId w:val="11"/>
  </w:num>
  <w:num w:numId="44" w16cid:durableId="650065614">
    <w:abstractNumId w:val="7"/>
  </w:num>
  <w:num w:numId="45" w16cid:durableId="1475761086">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792"/>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3F71"/>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5499"/>
    <w:rsid w:val="0043647D"/>
    <w:rsid w:val="00441020"/>
    <w:rsid w:val="004411C1"/>
    <w:rsid w:val="004412B4"/>
    <w:rsid w:val="00441B76"/>
    <w:rsid w:val="00441FB4"/>
    <w:rsid w:val="00443304"/>
    <w:rsid w:val="00443C43"/>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661F2"/>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B4BA2"/>
    <w:rsid w:val="004B6814"/>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2503"/>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4AA3"/>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10A2"/>
    <w:rsid w:val="008E25D6"/>
    <w:rsid w:val="008E3111"/>
    <w:rsid w:val="008E3797"/>
    <w:rsid w:val="008E4711"/>
    <w:rsid w:val="008E7635"/>
    <w:rsid w:val="008F0EF5"/>
    <w:rsid w:val="008F0FFB"/>
    <w:rsid w:val="008F2F4E"/>
    <w:rsid w:val="008F3CE1"/>
    <w:rsid w:val="008F6636"/>
    <w:rsid w:val="00900F31"/>
    <w:rsid w:val="0090102D"/>
    <w:rsid w:val="00901538"/>
    <w:rsid w:val="00902423"/>
    <w:rsid w:val="00905040"/>
    <w:rsid w:val="00905C49"/>
    <w:rsid w:val="00907CD4"/>
    <w:rsid w:val="00910FFF"/>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344F"/>
    <w:rsid w:val="00934546"/>
    <w:rsid w:val="00934E34"/>
    <w:rsid w:val="00936094"/>
    <w:rsid w:val="00936EDB"/>
    <w:rsid w:val="00937E70"/>
    <w:rsid w:val="009417D8"/>
    <w:rsid w:val="00941809"/>
    <w:rsid w:val="00941F50"/>
    <w:rsid w:val="009421A3"/>
    <w:rsid w:val="00942236"/>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1065"/>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5668A"/>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27D63"/>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2935"/>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A7EDB"/>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1A"/>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2F48"/>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22A8"/>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9A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082</Words>
  <Characters>28973</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2</cp:revision>
  <cp:lastPrinted>2012-05-07T07:00: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